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F5ECE" w14:textId="77777777" w:rsidR="00101AEA" w:rsidRPr="0060258A" w:rsidRDefault="00101AEA" w:rsidP="00101AEA">
      <w:pPr>
        <w:spacing w:line="480" w:lineRule="auto"/>
        <w:rPr>
          <w:rFonts w:ascii="Times New Roman" w:hAnsi="Times New Roman" w:cs="Times New Roman"/>
          <w:b/>
          <w:color w:val="000000" w:themeColor="text1"/>
        </w:rPr>
      </w:pPr>
      <w:r w:rsidRPr="0060258A">
        <w:rPr>
          <w:rFonts w:ascii="Times New Roman" w:hAnsi="Times New Roman" w:cs="Times New Roman"/>
          <w:b/>
          <w:color w:val="000000" w:themeColor="text1"/>
        </w:rPr>
        <w:t>Discussion</w:t>
      </w:r>
    </w:p>
    <w:p w14:paraId="2F94CDF8" w14:textId="77777777" w:rsidR="00101AEA" w:rsidRPr="0060258A" w:rsidRDefault="00101AEA" w:rsidP="00101AEA">
      <w:pPr>
        <w:spacing w:line="480" w:lineRule="auto"/>
        <w:rPr>
          <w:rFonts w:ascii="Times New Roman" w:hAnsi="Times New Roman" w:cs="Times New Roman"/>
          <w:color w:val="000000" w:themeColor="text1"/>
        </w:rPr>
      </w:pPr>
    </w:p>
    <w:p w14:paraId="7AAE615B" w14:textId="77777777"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Normalized value coding, WTA choice, and persistent activity are three important and characteristic features of decision making which have all been observed in single neurons. We find that a hybrid model that unifies these key features can be implemented with a specific biologically plausible architecture – local disinhibition. In the LDDM, gated disinhibition separates the value normalization and WTA choice computations, enabling them to be generated in the same circuit architecture. 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oen-Cagli et al., 2012, 2015; Schwartz &amp; Coen-Cagli,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input-scaled disinhibition implements a self-sparing inhibition motif central to midbrain models of categorical selec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Mahajan &amp; Mysore, 2022; Mysore &amp; Kothari,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hen fit to empirical behavioral observation, the LDDM accurately captures choice and RT patterns, driven by underlying model dynamics that reproduce the neural dynamics of empirical neurophysiological findings. </w:t>
      </w:r>
      <w:r w:rsidRPr="0060258A">
        <w:rPr>
          <w:rFonts w:ascii="Times New Roman" w:hAnsi="Times New Roman" w:cs="Times New Roman"/>
          <w:color w:val="000000" w:themeColor="text1"/>
          <w:lang w:eastAsia="zh-TW"/>
        </w:rPr>
        <w:t xml:space="preserve">Since the vast majority of empirical neural responses have been recorded from putative pyramidal neurons, we focus here on excitatory LDDM responses; however, the structured inhibition we model from newer anatomical data predicts input-selective inhibition. The model also makes novel predictions about inhibitory and disinhibitory activity dynamics and pharmacological manipulations that may warrant future examination. </w:t>
      </w:r>
      <w:r w:rsidRPr="0060258A">
        <w:rPr>
          <w:rFonts w:ascii="Times New Roman" w:hAnsi="Times New Roman" w:cs="Times New Roman"/>
          <w:color w:val="000000" w:themeColor="text1"/>
        </w:rPr>
        <w:t xml:space="preserve">Furthermore, via disinhibitory control, the LDDM can exhibit both line attractor and point attractor forms of persistent activity without a change in the circuit structure. Finally, gated disinhibition in the LDDM provides a mechanism for top-down control of decision dynamics. </w:t>
      </w:r>
      <w:r w:rsidRPr="0060258A">
        <w:rPr>
          <w:rFonts w:ascii="Times New Roman" w:hAnsi="Times New Roman" w:cs="Times New Roman"/>
          <w:color w:val="000000" w:themeColor="text1"/>
        </w:rPr>
        <w:lastRenderedPageBreak/>
        <w:t>Controlling the timing of disinhibition paces the decision process and replicates neural dynamics from various choice task variants.</w:t>
      </w:r>
    </w:p>
    <w:p w14:paraId="0ED9DE17" w14:textId="77777777" w:rsidR="00101AEA" w:rsidRPr="0060258A" w:rsidRDefault="00101AEA" w:rsidP="00101AEA">
      <w:pPr>
        <w:spacing w:line="480" w:lineRule="auto"/>
        <w:jc w:val="both"/>
        <w:rPr>
          <w:rFonts w:ascii="Times New Roman" w:hAnsi="Times New Roman" w:cs="Times New Roman"/>
          <w:i/>
          <w:color w:val="000000" w:themeColor="text1"/>
        </w:rPr>
      </w:pPr>
    </w:p>
    <w:p w14:paraId="5729DFE9" w14:textId="77777777"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 Existing neurophysiological evidence show that WTA dynamics and normalized coding co-exist in the same brain regions. On the one hand, neural activities show relative value coding in the early stage of decision-making, reflecting a context-dependent modulation consistent with the canonical divisive normalization comput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 decision making across multiple brain regions of non-human primat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Ding &amp; Gold, 2010, 2012, 2013; Dorris &amp; Glimcher, 2004; Hanks et al., 2014; Kiani et al., 2008, 2014;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luding many of the brain regions that show normalized value coding. In addition, a transition from graded coding to WTA choice has been widely documented in the decision relevant regions mentioned above. Neural firing rates shows a graded coding of perceptual evidence and reward during the early stage of decision-making and gradually transition to a categorical coding for choice in the late period of decision-making</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Dorris &amp; Glimcher, 2004; Gold &amp; Shadlen, 2007; Platt &amp; Glimcher, 1999; Roitman &amp; Shadlen, 2002; Rorie et al., 2010; Shadlen &amp; Newsome, 1996, 2001; Sugrue et al., 2004; B. Zhang </w:t>
      </w:r>
      <w:r>
        <w:rPr>
          <w:rFonts w:ascii="Times New Roman" w:hAnsi="Times New Roman" w:cs="Times New Roman"/>
          <w:color w:val="000000" w:themeColor="text1"/>
        </w:rPr>
        <w:lastRenderedPageBreak/>
        <w:t>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owever, the evidence for one alternative is typically inversely related to the evidence for the other alternative, making it difficult to dissociate the dynamic effects of evidence integration and contextual information about other alternatives. </w:t>
      </w:r>
    </w:p>
    <w:p w14:paraId="7C7FD963" w14:textId="77777777" w:rsidR="00101AEA" w:rsidRPr="0060258A" w:rsidRDefault="00101AEA" w:rsidP="00101AEA">
      <w:pPr>
        <w:spacing w:line="480" w:lineRule="auto"/>
        <w:jc w:val="both"/>
        <w:rPr>
          <w:rFonts w:ascii="Times New Roman" w:hAnsi="Times New Roman" w:cs="Times New Roman"/>
          <w:color w:val="000000" w:themeColor="text1"/>
        </w:rPr>
      </w:pPr>
    </w:p>
    <w:p w14:paraId="4FC3B2CF" w14:textId="77777777" w:rsidR="00101AEA" w:rsidRPr="0060258A" w:rsidRDefault="00101AEA" w:rsidP="00101AEA">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In the LDDM, </w:t>
      </w:r>
      <w:r w:rsidRPr="0060258A">
        <w:rPr>
          <w:rFonts w:ascii="Times New Roman" w:hAnsi="Times New Roman" w:cs="Times New Roman" w:hint="eastAsia"/>
          <w:color w:val="000000" w:themeColor="text1"/>
        </w:rPr>
        <w:t>di</w:t>
      </w:r>
      <w:r w:rsidRPr="0060258A">
        <w:rPr>
          <w:rFonts w:ascii="Times New Roman" w:hAnsi="Times New Roman" w:cs="Times New Roman"/>
          <w:color w:val="000000" w:themeColor="text1"/>
        </w:rPr>
        <w:t>sinhibition modulates the dynamics of the circuit without requiring changes in circuit structure. Existing models capture activity dynamics only in specific temporal intervals during decision-making tasks, or across trials in specific task paradigm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YkgP6uJ","properties":{"formattedCitation":"(Hart &amp; Huk, 2020; Hunt et al., 2012; Louie et al., 2014; X.-J. Wang, 2002; Wong &amp; Wang, 2006)","plainCitation":"(Hart &amp; Huk, 2020; Hunt et al., 2012; Louie et al., 2014; X.-J.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art &amp; Huk, 2020; Hunt et al., 2012; Louie et al., 2014;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us typically do not generalize across tasks. In contrast, gated disinhibition in the LDDM – driven by the external action instruction cue - controls the timing of valuation-to-WTA regime transition, enabling the LDDM to replicate neural dynamics in diverse task paradigms with different stimulus and action timing schedul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Recent research on neuromodulatory control of disinhibition offers biologically plausible mechanisms for such top-down control of circuit dynamics. In addition to evidence that VIP neurons are recruited by long-range projections from distanced region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iFggitI","properties":{"formattedCitation":"(S. Lee et al., 2013; S. Zhang et al., 2014)","plainCitation":"(S. 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S. Lee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VIP neurons are recruited by neuromodulatory projections such as acetylcholine</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nAChR) and serotonin receptors (5HT</w:t>
      </w:r>
      <w:r w:rsidRPr="0060258A">
        <w:rPr>
          <w:rFonts w:ascii="Times New Roman" w:hAnsi="Times New Roman" w:cs="Times New Roman"/>
          <w:color w:val="000000" w:themeColor="text1"/>
          <w:vertAlign w:val="subscript"/>
        </w:rPr>
        <w:t>3a</w:t>
      </w:r>
      <w:r w:rsidRPr="0060258A">
        <w:rPr>
          <w:rFonts w:ascii="Times New Roman" w:hAnsi="Times New Roman" w:cs="Times New Roman"/>
          <w:color w:val="000000" w:themeColor="text1"/>
        </w:rPr>
        <w:t>R and 5HT</w:t>
      </w:r>
      <w:r w:rsidRPr="0060258A">
        <w:rPr>
          <w:rFonts w:ascii="Times New Roman" w:hAnsi="Times New Roman" w:cs="Times New Roman"/>
          <w:color w:val="000000" w:themeColor="text1"/>
          <w:vertAlign w:val="subscript"/>
        </w:rPr>
        <w:t>2</w:t>
      </w:r>
      <w:r w:rsidRPr="0060258A">
        <w:rPr>
          <w:rFonts w:ascii="Times New Roman" w:hAnsi="Times New Roman" w:cs="Times New Roman"/>
          <w:color w:val="000000" w:themeColor="text1"/>
        </w:rPr>
        <w:t>R), VIP neurons depolarize to acetylcholine and serotoni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Pfeffer et al., 2013;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Prönneke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Such a mode-switching feature allows the disinhibitory neurons to receive excitatory projections </w:t>
      </w:r>
      <w:r w:rsidRPr="0060258A">
        <w:rPr>
          <w:rFonts w:ascii="Times New Roman" w:hAnsi="Times New Roman" w:cs="Times New Roman"/>
          <w:color w:val="000000" w:themeColor="text1"/>
        </w:rPr>
        <w:lastRenderedPageBreak/>
        <w:t>with different gain under different level of neuromodulation, providing a mechanism to modulate network dynamics via disinhibition without a change in network structure</w:t>
      </w:r>
      <w:r w:rsidRPr="0060258A">
        <w:rPr>
          <w:rFonts w:ascii="Times New Roman" w:hAnsi="Times New Roman" w:cs="Times New Roman"/>
          <w:i/>
          <w:color w:val="000000" w:themeColor="text1"/>
        </w:rPr>
        <w:t>.</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In</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ivo</w:t>
      </w:r>
      <w:r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ASCz5SP","properties":{"formattedCitation":"(Alitto &amp; Dan, 2013; Letzkus et al., 2011)","plainCitation":"(Alitto &amp; Dan, 2013; Letzkus et al., 2011)","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Letzkus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pporting a fast modulation mechanism of disinhibition and network plasticity.</w:t>
      </w:r>
    </w:p>
    <w:p w14:paraId="21AF952E" w14:textId="77777777" w:rsidR="00101AEA" w:rsidRPr="0060258A" w:rsidRDefault="00101AEA" w:rsidP="00101AEA">
      <w:pPr>
        <w:spacing w:line="480" w:lineRule="auto"/>
        <w:jc w:val="both"/>
        <w:rPr>
          <w:rFonts w:ascii="Times New Roman" w:hAnsi="Times New Roman" w:cs="Times New Roman"/>
          <w:color w:val="000000" w:themeColor="text1"/>
        </w:rPr>
      </w:pPr>
    </w:p>
    <w:p w14:paraId="67FAC15A" w14:textId="77777777"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n interesting feature of the LDDM is that it can produce both point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continuous/line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and existing circuit models of persistent activity exclusively predict either a point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it &amp; Brunel, 1997; Brunel &amp; Wang, 2001; Hopfield, 1982; X.-J.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p>
    <w:p w14:paraId="19D88A04" w14:textId="77777777" w:rsidR="00101AEA" w:rsidRPr="0060258A" w:rsidRDefault="00101AEA" w:rsidP="00101AEA">
      <w:pPr>
        <w:tabs>
          <w:tab w:val="left" w:pos="2263"/>
        </w:tabs>
        <w:spacing w:line="480" w:lineRule="auto"/>
        <w:jc w:val="both"/>
        <w:rPr>
          <w:rFonts w:ascii="Times New Roman" w:hAnsi="Times New Roman" w:cs="Times New Roman"/>
          <w:color w:val="000000" w:themeColor="text1"/>
        </w:rPr>
      </w:pPr>
    </w:p>
    <w:p w14:paraId="233379A5" w14:textId="77777777" w:rsidR="00101AEA" w:rsidRPr="0060258A" w:rsidRDefault="00101AEA" w:rsidP="00101AEA">
      <w:pPr>
        <w:spacing w:line="480" w:lineRule="auto"/>
        <w:jc w:val="both"/>
        <w:rPr>
          <w:color w:val="000000" w:themeColor="text1"/>
        </w:rPr>
      </w:pPr>
      <w:r w:rsidRPr="0060258A">
        <w:rPr>
          <w:rFonts w:ascii="Times New Roman" w:hAnsi="Times New Roman" w:cs="Times New Roman"/>
          <w:color w:val="000000" w:themeColor="text1"/>
        </w:rPr>
        <w:t xml:space="preserve">In conclusion, here we introduce a novel, biologically-plausible architecture for decision making based on local disinhibition, unifying the characteristic decision-making features of normalized value coding, WTA competition, and persistent activity into a single circuit. The LDDM captures </w:t>
      </w:r>
      <w:r w:rsidRPr="0060258A">
        <w:rPr>
          <w:rFonts w:ascii="Times New Roman" w:hAnsi="Times New Roman" w:cs="Times New Roman"/>
          <w:color w:val="000000" w:themeColor="text1"/>
        </w:rPr>
        <w:lastRenderedPageBreak/>
        <w:t>psychometric and chronometric aspects of behavioral choice and predicts realistic neural dynamics in standard decision-making tasks. Local disinhibition provides a mechanism for top-down control of local decision circuit dynamics, enabling the LDDM to replicate variable task-dependent timing in diverse decision-making paradigms and implement speed-accuracy tradeoffs. These results suggest a new circuit mechanism for decision making, and emphasize the importance of incorporating interneuron diversity, local circuit architecture, and top-down control into models of the decision process.</w:t>
      </w:r>
    </w:p>
    <w:p w14:paraId="08CE7FA5" w14:textId="77777777" w:rsidR="00101AEA" w:rsidRPr="0060258A" w:rsidRDefault="00101AEA" w:rsidP="00101AEA">
      <w:pPr>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br w:type="page"/>
      </w:r>
    </w:p>
    <w:p w14:paraId="2658035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AEA"/>
    <w:rsid w:val="000D237B"/>
    <w:rsid w:val="00101AEA"/>
    <w:rsid w:val="00214955"/>
    <w:rsid w:val="002F166E"/>
    <w:rsid w:val="005E37C7"/>
    <w:rsid w:val="00696AE2"/>
    <w:rsid w:val="008E61C4"/>
    <w:rsid w:val="00E15537"/>
    <w:rsid w:val="00E455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8F81B1"/>
  <w15:chartTrackingRefBased/>
  <w15:docId w15:val="{27528586-DAD4-AE41-BE80-198C3B07C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AEA"/>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2788</Words>
  <Characters>129892</Characters>
  <Application>Microsoft Office Word</Application>
  <DocSecurity>0</DocSecurity>
  <Lines>1082</Lines>
  <Paragraphs>304</Paragraphs>
  <ScaleCrop>false</ScaleCrop>
  <Company>NYU School of Medicine</Company>
  <LinksUpToDate>false</LinksUpToDate>
  <CharactersWithSpaces>15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cp:revision>
  <dcterms:created xsi:type="dcterms:W3CDTF">2023-01-26T20:17:00Z</dcterms:created>
  <dcterms:modified xsi:type="dcterms:W3CDTF">2023-01-26T20:18:00Z</dcterms:modified>
</cp:coreProperties>
</file>